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4C2C68" w14:textId="77777777" w:rsidR="005C679C" w:rsidRDefault="005C679C" w:rsidP="005C679C">
      <w:pPr>
        <w:rPr>
          <w:rFonts w:ascii="Arial" w:hAnsi="Arial" w:cs="Arial"/>
          <w:b/>
          <w:sz w:val="22"/>
          <w:szCs w:val="22"/>
        </w:rPr>
      </w:pPr>
      <w:bookmarkStart w:id="0" w:name="_GoBack"/>
      <w:bookmarkEnd w:id="0"/>
      <w:r>
        <w:rPr>
          <w:rFonts w:ascii="Arial" w:hAnsi="Arial" w:cs="Arial"/>
          <w:b/>
          <w:sz w:val="22"/>
          <w:szCs w:val="22"/>
        </w:rPr>
        <w:t xml:space="preserve">Supplemental Table 1. Antibodies </w:t>
      </w:r>
    </w:p>
    <w:tbl>
      <w:tblPr>
        <w:tblStyle w:val="TableGrid"/>
        <w:tblW w:w="7740" w:type="dxa"/>
        <w:tblInd w:w="-5" w:type="dxa"/>
        <w:tblLook w:val="04A0" w:firstRow="1" w:lastRow="0" w:firstColumn="1" w:lastColumn="0" w:noHBand="0" w:noVBand="1"/>
      </w:tblPr>
      <w:tblGrid>
        <w:gridCol w:w="2970"/>
        <w:gridCol w:w="3240"/>
        <w:gridCol w:w="1530"/>
      </w:tblGrid>
      <w:tr w:rsidR="005C679C" w:rsidRPr="00A92DF7" w14:paraId="0A1362B5" w14:textId="77777777" w:rsidTr="00884998">
        <w:trPr>
          <w:trHeight w:val="288"/>
        </w:trPr>
        <w:tc>
          <w:tcPr>
            <w:tcW w:w="2970" w:type="dxa"/>
            <w:noWrap/>
            <w:hideMark/>
          </w:tcPr>
          <w:p w14:paraId="6E509581" w14:textId="77777777" w:rsidR="005C679C" w:rsidRPr="00A4273A" w:rsidRDefault="005C679C" w:rsidP="00884998">
            <w:pPr>
              <w:rPr>
                <w:rFonts w:ascii="Arial" w:hAnsi="Arial" w:cs="Arial"/>
                <w:b/>
                <w:bCs/>
              </w:rPr>
            </w:pPr>
            <w:r w:rsidRPr="00A4273A">
              <w:rPr>
                <w:rFonts w:ascii="Arial" w:hAnsi="Arial" w:cs="Arial"/>
                <w:b/>
                <w:bCs/>
              </w:rPr>
              <w:t>Name</w:t>
            </w:r>
          </w:p>
        </w:tc>
        <w:tc>
          <w:tcPr>
            <w:tcW w:w="3240" w:type="dxa"/>
            <w:noWrap/>
            <w:hideMark/>
          </w:tcPr>
          <w:p w14:paraId="24845C4B" w14:textId="77777777" w:rsidR="005C679C" w:rsidRPr="000A254E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Source</w:t>
            </w:r>
          </w:p>
        </w:tc>
        <w:tc>
          <w:tcPr>
            <w:tcW w:w="1530" w:type="dxa"/>
            <w:noWrap/>
            <w:hideMark/>
          </w:tcPr>
          <w:p w14:paraId="04D5686A" w14:textId="77777777" w:rsidR="005C679C" w:rsidRPr="000A254E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D</w:t>
            </w:r>
            <w:r w:rsidRPr="000A254E">
              <w:rPr>
                <w:rFonts w:ascii="Arial" w:hAnsi="Arial" w:cs="Arial"/>
                <w:b/>
                <w:bCs/>
              </w:rPr>
              <w:t>ilution</w:t>
            </w:r>
          </w:p>
        </w:tc>
      </w:tr>
      <w:tr w:rsidR="005C679C" w:rsidRPr="00A92DF7" w14:paraId="24096DAE" w14:textId="77777777" w:rsidTr="00884998">
        <w:trPr>
          <w:trHeight w:val="324"/>
        </w:trPr>
        <w:tc>
          <w:tcPr>
            <w:tcW w:w="2970" w:type="dxa"/>
            <w:noWrap/>
          </w:tcPr>
          <w:p w14:paraId="24BE7613" w14:textId="77777777" w:rsidR="005C679C" w:rsidRPr="000A254E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</w:t>
            </w:r>
            <w:r w:rsidRPr="000A254E">
              <w:rPr>
                <w:rFonts w:ascii="Arial" w:hAnsi="Arial" w:cs="Arial"/>
                <w:b/>
                <w:bCs/>
              </w:rPr>
              <w:t>Fibrillin-2</w:t>
            </w:r>
            <w:r>
              <w:rPr>
                <w:rFonts w:ascii="Arial" w:hAnsi="Arial" w:cs="Arial"/>
                <w:b/>
                <w:bCs/>
              </w:rPr>
              <w:t>-gly</w:t>
            </w:r>
          </w:p>
        </w:tc>
        <w:tc>
          <w:tcPr>
            <w:tcW w:w="3240" w:type="dxa"/>
            <w:noWrap/>
          </w:tcPr>
          <w:p w14:paraId="39C472D8" w14:textId="77777777" w:rsidR="005C679C" w:rsidRPr="0007368F" w:rsidRDefault="005C679C" w:rsidP="00884998">
            <w:pPr>
              <w:jc w:val="center"/>
              <w:rPr>
                <w:rFonts w:ascii="Arial" w:hAnsi="Arial" w:cs="Arial"/>
              </w:rPr>
            </w:pPr>
            <w:r w:rsidRPr="0007368F">
              <w:rPr>
                <w:rFonts w:ascii="Arial" w:hAnsi="Arial" w:cs="Arial"/>
              </w:rPr>
              <w:fldChar w:fldCharType="begin">
                <w:fldData xml:space="preserve">PEVuZE5vdGU+PENpdGU+PEF1dGhvcj5UcmFzazwvQXV0aG9yPjxZZWFyPjIwMDA8L1llYXI+PFJl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UcmFzazwvQXV0aG9yPjxZZWFyPjIwMDA8L1llYXI+PFJl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 w:rsidRPr="0007368F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93)</w:t>
            </w:r>
            <w:r w:rsidRPr="0007368F">
              <w:rPr>
                <w:rFonts w:ascii="Arial" w:hAnsi="Arial" w:cs="Arial"/>
              </w:rPr>
              <w:fldChar w:fldCharType="end"/>
            </w:r>
          </w:p>
        </w:tc>
        <w:tc>
          <w:tcPr>
            <w:tcW w:w="1530" w:type="dxa"/>
            <w:noWrap/>
          </w:tcPr>
          <w:p w14:paraId="4076AE4C" w14:textId="77777777" w:rsidR="005C679C" w:rsidRPr="000A254E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300</w:t>
            </w:r>
          </w:p>
        </w:tc>
      </w:tr>
      <w:tr w:rsidR="005C679C" w:rsidRPr="00A92DF7" w14:paraId="4AFE0D2C" w14:textId="77777777" w:rsidTr="00884998">
        <w:trPr>
          <w:trHeight w:val="324"/>
        </w:trPr>
        <w:tc>
          <w:tcPr>
            <w:tcW w:w="2970" w:type="dxa"/>
            <w:noWrap/>
          </w:tcPr>
          <w:p w14:paraId="18C17E69" w14:textId="77777777" w:rsidR="005C679C" w:rsidRPr="000A254E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 xml:space="preserve">anti-mFbn1-C </w:t>
            </w:r>
          </w:p>
        </w:tc>
        <w:tc>
          <w:tcPr>
            <w:tcW w:w="3240" w:type="dxa"/>
            <w:noWrap/>
          </w:tcPr>
          <w:p w14:paraId="521B3F96" w14:textId="77777777" w:rsidR="005C679C" w:rsidRPr="000A5160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TaGk8L0F1dGhvcj48WWVhcj4yMDIwPC9ZZWFyPjxSZWNO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TaGk8L0F1dGhvcj48WWVhcj4yMDIwPC9ZZWFyPjxSZWNO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94)</w:t>
            </w:r>
            <w:r>
              <w:rPr>
                <w:rFonts w:ascii="Arial" w:hAnsi="Arial" w:cs="Arial"/>
              </w:rPr>
              <w:fldChar w:fldCharType="end"/>
            </w:r>
          </w:p>
        </w:tc>
        <w:tc>
          <w:tcPr>
            <w:tcW w:w="1530" w:type="dxa"/>
            <w:noWrap/>
          </w:tcPr>
          <w:p w14:paraId="7A63353B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500</w:t>
            </w:r>
          </w:p>
        </w:tc>
      </w:tr>
      <w:tr w:rsidR="005C679C" w:rsidRPr="00A92DF7" w14:paraId="5407E9CC" w14:textId="77777777" w:rsidTr="00884998">
        <w:trPr>
          <w:trHeight w:val="324"/>
        </w:trPr>
        <w:tc>
          <w:tcPr>
            <w:tcW w:w="2970" w:type="dxa"/>
            <w:noWrap/>
          </w:tcPr>
          <w:p w14:paraId="0F4C2AD4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MAGP1</w:t>
            </w:r>
          </w:p>
        </w:tc>
        <w:tc>
          <w:tcPr>
            <w:tcW w:w="3240" w:type="dxa"/>
            <w:noWrap/>
          </w:tcPr>
          <w:p w14:paraId="7813B252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UcmFzazwvQXV0aG9yPjxZZWFyPjIwMDA8L1llYXI+PFJl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UcmFzazwvQXV0aG9yPjxZZWFyPjIwMDA8L1llYXI+PFJl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95)</w:t>
            </w:r>
            <w:r>
              <w:rPr>
                <w:rFonts w:ascii="Arial" w:hAnsi="Arial" w:cs="Arial"/>
              </w:rPr>
              <w:fldChar w:fldCharType="end"/>
            </w:r>
          </w:p>
        </w:tc>
        <w:tc>
          <w:tcPr>
            <w:tcW w:w="1530" w:type="dxa"/>
            <w:noWrap/>
          </w:tcPr>
          <w:p w14:paraId="26ACF38B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200</w:t>
            </w:r>
          </w:p>
        </w:tc>
      </w:tr>
      <w:tr w:rsidR="005C679C" w:rsidRPr="00A92DF7" w14:paraId="5787A515" w14:textId="77777777" w:rsidTr="00884998">
        <w:trPr>
          <w:trHeight w:val="324"/>
        </w:trPr>
        <w:tc>
          <w:tcPr>
            <w:tcW w:w="2970" w:type="dxa"/>
            <w:noWrap/>
          </w:tcPr>
          <w:p w14:paraId="4EA109D4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Sox9</w:t>
            </w:r>
          </w:p>
        </w:tc>
        <w:tc>
          <w:tcPr>
            <w:tcW w:w="3240" w:type="dxa"/>
            <w:noWrap/>
          </w:tcPr>
          <w:p w14:paraId="1302F83D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illipore AB5535</w:t>
            </w:r>
          </w:p>
        </w:tc>
        <w:tc>
          <w:tcPr>
            <w:tcW w:w="1530" w:type="dxa"/>
            <w:noWrap/>
          </w:tcPr>
          <w:p w14:paraId="73F9F70D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300</w:t>
            </w:r>
          </w:p>
        </w:tc>
      </w:tr>
      <w:tr w:rsidR="005C679C" w:rsidRPr="00A92DF7" w14:paraId="0E5CB2DA" w14:textId="77777777" w:rsidTr="00884998">
        <w:trPr>
          <w:trHeight w:val="324"/>
        </w:trPr>
        <w:tc>
          <w:tcPr>
            <w:tcW w:w="2970" w:type="dxa"/>
            <w:noWrap/>
          </w:tcPr>
          <w:p w14:paraId="09D4FE1C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</w:t>
            </w:r>
            <w:proofErr w:type="spellStart"/>
            <w:r>
              <w:rPr>
                <w:rFonts w:ascii="Arial" w:hAnsi="Arial" w:cs="Arial"/>
                <w:b/>
                <w:bCs/>
              </w:rPr>
              <w:t>Acan</w:t>
            </w:r>
            <w:proofErr w:type="spellEnd"/>
          </w:p>
        </w:tc>
        <w:tc>
          <w:tcPr>
            <w:tcW w:w="3240" w:type="dxa"/>
            <w:noWrap/>
          </w:tcPr>
          <w:p w14:paraId="4B2525BA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illipore AB1031</w:t>
            </w:r>
          </w:p>
        </w:tc>
        <w:tc>
          <w:tcPr>
            <w:tcW w:w="1530" w:type="dxa"/>
            <w:noWrap/>
          </w:tcPr>
          <w:p w14:paraId="6B253B31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400</w:t>
            </w:r>
          </w:p>
        </w:tc>
      </w:tr>
      <w:tr w:rsidR="005C679C" w:rsidRPr="00A92DF7" w14:paraId="365A7FA9" w14:textId="77777777" w:rsidTr="00884998">
        <w:trPr>
          <w:trHeight w:val="324"/>
        </w:trPr>
        <w:tc>
          <w:tcPr>
            <w:tcW w:w="2970" w:type="dxa"/>
            <w:noWrap/>
          </w:tcPr>
          <w:p w14:paraId="154605FA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CLP</w:t>
            </w:r>
          </w:p>
        </w:tc>
        <w:tc>
          <w:tcPr>
            <w:tcW w:w="3240" w:type="dxa"/>
            <w:noWrap/>
          </w:tcPr>
          <w:p w14:paraId="3A6004D0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DHSB 9/30/8-A4-c</w:t>
            </w:r>
          </w:p>
        </w:tc>
        <w:tc>
          <w:tcPr>
            <w:tcW w:w="1530" w:type="dxa"/>
            <w:noWrap/>
          </w:tcPr>
          <w:p w14:paraId="10A573DC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100</w:t>
            </w:r>
          </w:p>
        </w:tc>
      </w:tr>
      <w:tr w:rsidR="005C679C" w:rsidRPr="00A92DF7" w14:paraId="0927A64A" w14:textId="77777777" w:rsidTr="00884998">
        <w:trPr>
          <w:trHeight w:val="324"/>
        </w:trPr>
        <w:tc>
          <w:tcPr>
            <w:tcW w:w="2970" w:type="dxa"/>
            <w:noWrap/>
          </w:tcPr>
          <w:p w14:paraId="48E04DD6" w14:textId="77777777" w:rsidR="005C679C" w:rsidRPr="000A254E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</w:t>
            </w:r>
            <w:r w:rsidRPr="000A254E">
              <w:rPr>
                <w:rFonts w:ascii="Arial" w:hAnsi="Arial" w:cs="Arial"/>
                <w:b/>
                <w:bCs/>
              </w:rPr>
              <w:t>Col X</w:t>
            </w:r>
          </w:p>
        </w:tc>
        <w:tc>
          <w:tcPr>
            <w:tcW w:w="3240" w:type="dxa"/>
            <w:noWrap/>
          </w:tcPr>
          <w:p w14:paraId="6016E39B" w14:textId="77777777" w:rsidR="005C679C" w:rsidRPr="000A254E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bcam ab58632</w:t>
            </w:r>
          </w:p>
        </w:tc>
        <w:tc>
          <w:tcPr>
            <w:tcW w:w="1530" w:type="dxa"/>
            <w:noWrap/>
          </w:tcPr>
          <w:p w14:paraId="69269B7B" w14:textId="77777777" w:rsidR="005C679C" w:rsidRPr="000A254E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1000</w:t>
            </w:r>
          </w:p>
        </w:tc>
      </w:tr>
      <w:tr w:rsidR="005C679C" w:rsidRPr="00A92DF7" w14:paraId="6523A8C9" w14:textId="77777777" w:rsidTr="00884998">
        <w:trPr>
          <w:trHeight w:val="324"/>
        </w:trPr>
        <w:tc>
          <w:tcPr>
            <w:tcW w:w="2970" w:type="dxa"/>
            <w:noWrap/>
          </w:tcPr>
          <w:p w14:paraId="512307E0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PCNA</w:t>
            </w:r>
          </w:p>
        </w:tc>
        <w:tc>
          <w:tcPr>
            <w:tcW w:w="3240" w:type="dxa"/>
            <w:noWrap/>
          </w:tcPr>
          <w:p w14:paraId="47F1EF8C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ell Signaling 2586S</w:t>
            </w:r>
          </w:p>
        </w:tc>
        <w:tc>
          <w:tcPr>
            <w:tcW w:w="1530" w:type="dxa"/>
            <w:noWrap/>
          </w:tcPr>
          <w:p w14:paraId="277F992A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200</w:t>
            </w:r>
          </w:p>
        </w:tc>
      </w:tr>
      <w:tr w:rsidR="005C679C" w:rsidRPr="00A92DF7" w14:paraId="3EDCF5F2" w14:textId="77777777" w:rsidTr="00884998">
        <w:trPr>
          <w:trHeight w:val="324"/>
        </w:trPr>
        <w:tc>
          <w:tcPr>
            <w:tcW w:w="2970" w:type="dxa"/>
            <w:noWrap/>
          </w:tcPr>
          <w:p w14:paraId="240F20A1" w14:textId="77777777" w:rsidR="005C679C" w:rsidRPr="000A254E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r</w:t>
            </w:r>
            <w:r w:rsidRPr="000A254E">
              <w:rPr>
                <w:rFonts w:ascii="Arial" w:hAnsi="Arial" w:cs="Arial"/>
                <w:b/>
                <w:bCs/>
              </w:rPr>
              <w:t>F</w:t>
            </w:r>
            <w:r>
              <w:rPr>
                <w:rFonts w:ascii="Arial" w:hAnsi="Arial" w:cs="Arial"/>
                <w:b/>
                <w:bCs/>
              </w:rPr>
              <w:t>BN2</w:t>
            </w:r>
            <w:r w:rsidRPr="000A254E">
              <w:rPr>
                <w:rFonts w:ascii="Arial" w:hAnsi="Arial" w:cs="Arial"/>
                <w:b/>
                <w:bCs/>
              </w:rPr>
              <w:t>-C</w:t>
            </w:r>
          </w:p>
        </w:tc>
        <w:tc>
          <w:tcPr>
            <w:tcW w:w="3240" w:type="dxa"/>
            <w:noWrap/>
          </w:tcPr>
          <w:p w14:paraId="736392C2" w14:textId="77777777" w:rsidR="005C679C" w:rsidRPr="000A254E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MaW48L0F1dGhvcj48WWVhcj4yMDAyPC9ZZWFyPjxSZWNO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MaW48L0F1dGhvcj48WWVhcj4yMDAyPC9ZZWFyPjxSZWNO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(21)</w:t>
            </w:r>
            <w:r>
              <w:rPr>
                <w:rFonts w:ascii="Arial" w:hAnsi="Arial" w:cs="Arial"/>
              </w:rPr>
              <w:fldChar w:fldCharType="end"/>
            </w:r>
          </w:p>
        </w:tc>
        <w:tc>
          <w:tcPr>
            <w:tcW w:w="1530" w:type="dxa"/>
            <w:noWrap/>
          </w:tcPr>
          <w:p w14:paraId="4E020740" w14:textId="77777777" w:rsidR="005C679C" w:rsidRPr="000A254E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WB: 1:500</w:t>
            </w:r>
          </w:p>
        </w:tc>
      </w:tr>
      <w:tr w:rsidR="005C679C" w:rsidRPr="00A92DF7" w14:paraId="56F2CBF9" w14:textId="77777777" w:rsidTr="00884998">
        <w:trPr>
          <w:trHeight w:val="324"/>
        </w:trPr>
        <w:tc>
          <w:tcPr>
            <w:tcW w:w="2970" w:type="dxa"/>
            <w:noWrap/>
          </w:tcPr>
          <w:p w14:paraId="3DD41AA2" w14:textId="77777777" w:rsidR="005C679C" w:rsidRPr="000A254E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</w:t>
            </w:r>
            <w:r w:rsidRPr="000A254E">
              <w:rPr>
                <w:rFonts w:ascii="Arial" w:hAnsi="Arial" w:cs="Arial"/>
                <w:b/>
                <w:bCs/>
              </w:rPr>
              <w:t>His</w:t>
            </w:r>
          </w:p>
        </w:tc>
        <w:tc>
          <w:tcPr>
            <w:tcW w:w="3240" w:type="dxa"/>
            <w:noWrap/>
          </w:tcPr>
          <w:p w14:paraId="0D0E8AE7" w14:textId="77777777" w:rsidR="005C679C" w:rsidRPr="000A254E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&amp;D MAB050</w:t>
            </w:r>
          </w:p>
        </w:tc>
        <w:tc>
          <w:tcPr>
            <w:tcW w:w="1530" w:type="dxa"/>
            <w:noWrap/>
          </w:tcPr>
          <w:p w14:paraId="01F36F6D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400</w:t>
            </w:r>
          </w:p>
          <w:p w14:paraId="73066237" w14:textId="77777777" w:rsidR="005C679C" w:rsidRPr="000A254E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WB: 1:1000</w:t>
            </w:r>
          </w:p>
        </w:tc>
      </w:tr>
      <w:tr w:rsidR="005C679C" w:rsidRPr="00A92DF7" w14:paraId="16591361" w14:textId="77777777" w:rsidTr="00884998">
        <w:trPr>
          <w:trHeight w:val="324"/>
        </w:trPr>
        <w:tc>
          <w:tcPr>
            <w:tcW w:w="2970" w:type="dxa"/>
            <w:noWrap/>
          </w:tcPr>
          <w:p w14:paraId="3B87E0E8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pSmad5</w:t>
            </w:r>
          </w:p>
        </w:tc>
        <w:tc>
          <w:tcPr>
            <w:tcW w:w="3240" w:type="dxa"/>
            <w:noWrap/>
          </w:tcPr>
          <w:p w14:paraId="66CBE8C3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bcam ab92698</w:t>
            </w:r>
          </w:p>
        </w:tc>
        <w:tc>
          <w:tcPr>
            <w:tcW w:w="1530" w:type="dxa"/>
            <w:noWrap/>
          </w:tcPr>
          <w:p w14:paraId="37AD81CB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WB: 1:1000</w:t>
            </w:r>
          </w:p>
        </w:tc>
      </w:tr>
      <w:tr w:rsidR="005C679C" w:rsidRPr="00A92DF7" w14:paraId="283EDD12" w14:textId="77777777" w:rsidTr="00884998">
        <w:trPr>
          <w:trHeight w:val="324"/>
        </w:trPr>
        <w:tc>
          <w:tcPr>
            <w:tcW w:w="2970" w:type="dxa"/>
            <w:noWrap/>
          </w:tcPr>
          <w:p w14:paraId="7249206A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pSmad1/5</w:t>
            </w:r>
          </w:p>
        </w:tc>
        <w:tc>
          <w:tcPr>
            <w:tcW w:w="3240" w:type="dxa"/>
            <w:noWrap/>
          </w:tcPr>
          <w:p w14:paraId="7A6D7AD7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ell Signaling 9516</w:t>
            </w:r>
          </w:p>
        </w:tc>
        <w:tc>
          <w:tcPr>
            <w:tcW w:w="1530" w:type="dxa"/>
            <w:noWrap/>
          </w:tcPr>
          <w:p w14:paraId="550E7F84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200</w:t>
            </w:r>
          </w:p>
        </w:tc>
      </w:tr>
      <w:tr w:rsidR="005C679C" w:rsidRPr="00A92DF7" w14:paraId="2663E6A0" w14:textId="77777777" w:rsidTr="00884998">
        <w:trPr>
          <w:trHeight w:val="324"/>
        </w:trPr>
        <w:tc>
          <w:tcPr>
            <w:tcW w:w="2970" w:type="dxa"/>
            <w:noWrap/>
          </w:tcPr>
          <w:p w14:paraId="0EB3C785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pSmad2</w:t>
            </w:r>
          </w:p>
        </w:tc>
        <w:tc>
          <w:tcPr>
            <w:tcW w:w="3240" w:type="dxa"/>
            <w:noWrap/>
          </w:tcPr>
          <w:p w14:paraId="21F9F3D6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ell Signaling 3108</w:t>
            </w:r>
          </w:p>
        </w:tc>
        <w:tc>
          <w:tcPr>
            <w:tcW w:w="1530" w:type="dxa"/>
            <w:noWrap/>
          </w:tcPr>
          <w:p w14:paraId="0D0C2D44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WB: 1:1000</w:t>
            </w:r>
          </w:p>
          <w:p w14:paraId="273138FC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200</w:t>
            </w:r>
          </w:p>
        </w:tc>
      </w:tr>
      <w:tr w:rsidR="005C679C" w:rsidRPr="00A92DF7" w14:paraId="3BC4BDE8" w14:textId="77777777" w:rsidTr="00884998">
        <w:trPr>
          <w:trHeight w:val="324"/>
        </w:trPr>
        <w:tc>
          <w:tcPr>
            <w:tcW w:w="2970" w:type="dxa"/>
            <w:noWrap/>
          </w:tcPr>
          <w:p w14:paraId="6193621D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GDF5</w:t>
            </w:r>
          </w:p>
        </w:tc>
        <w:tc>
          <w:tcPr>
            <w:tcW w:w="3240" w:type="dxa"/>
            <w:noWrap/>
          </w:tcPr>
          <w:p w14:paraId="6E27D224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&amp;D AF853</w:t>
            </w:r>
          </w:p>
        </w:tc>
        <w:tc>
          <w:tcPr>
            <w:tcW w:w="1530" w:type="dxa"/>
            <w:noWrap/>
          </w:tcPr>
          <w:p w14:paraId="08B5A698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F: 1:100</w:t>
            </w:r>
          </w:p>
        </w:tc>
      </w:tr>
      <w:tr w:rsidR="005C679C" w:rsidRPr="00A92DF7" w14:paraId="7D82A0E1" w14:textId="77777777" w:rsidTr="00884998">
        <w:trPr>
          <w:trHeight w:val="324"/>
        </w:trPr>
        <w:tc>
          <w:tcPr>
            <w:tcW w:w="2970" w:type="dxa"/>
            <w:noWrap/>
          </w:tcPr>
          <w:p w14:paraId="05B638F6" w14:textId="77777777" w:rsidR="005C679C" w:rsidRDefault="005C679C" w:rsidP="00884998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anti-GAPDH</w:t>
            </w:r>
          </w:p>
        </w:tc>
        <w:tc>
          <w:tcPr>
            <w:tcW w:w="3240" w:type="dxa"/>
            <w:noWrap/>
          </w:tcPr>
          <w:p w14:paraId="3AB3FA60" w14:textId="77777777" w:rsidR="005C679C" w:rsidRDefault="005C679C" w:rsidP="0088499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MD Millipore MAB374</w:t>
            </w:r>
          </w:p>
        </w:tc>
        <w:tc>
          <w:tcPr>
            <w:tcW w:w="1530" w:type="dxa"/>
            <w:noWrap/>
          </w:tcPr>
          <w:p w14:paraId="259919E1" w14:textId="77777777" w:rsidR="005C679C" w:rsidRDefault="005C679C" w:rsidP="0088499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WB: 1:5000</w:t>
            </w:r>
          </w:p>
        </w:tc>
      </w:tr>
    </w:tbl>
    <w:p w14:paraId="1762D745" w14:textId="77777777" w:rsidR="005C679C" w:rsidRDefault="005C679C" w:rsidP="005C679C">
      <w:pPr>
        <w:rPr>
          <w:rFonts w:ascii="Arial" w:hAnsi="Arial" w:cs="Arial"/>
          <w:bCs/>
          <w:sz w:val="22"/>
          <w:szCs w:val="22"/>
        </w:rPr>
      </w:pPr>
      <w:r w:rsidRPr="003D2BD0">
        <w:rPr>
          <w:rFonts w:ascii="Arial" w:hAnsi="Arial" w:cs="Arial"/>
          <w:bCs/>
          <w:sz w:val="22"/>
          <w:szCs w:val="22"/>
        </w:rPr>
        <w:t>IF, immunofluorescence; WB, western blot</w:t>
      </w:r>
    </w:p>
    <w:p w14:paraId="160BC274" w14:textId="77777777" w:rsidR="0000734C" w:rsidRDefault="0000734C"/>
    <w:sectPr w:rsidR="0000734C" w:rsidSect="008619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679C"/>
    <w:rsid w:val="0000734C"/>
    <w:rsid w:val="0006289F"/>
    <w:rsid w:val="000707DB"/>
    <w:rsid w:val="00077D58"/>
    <w:rsid w:val="000C087F"/>
    <w:rsid w:val="000C419F"/>
    <w:rsid w:val="000E3DDD"/>
    <w:rsid w:val="000F14D3"/>
    <w:rsid w:val="00103C71"/>
    <w:rsid w:val="00126705"/>
    <w:rsid w:val="001323CD"/>
    <w:rsid w:val="00186DA7"/>
    <w:rsid w:val="001C1FDD"/>
    <w:rsid w:val="00210C45"/>
    <w:rsid w:val="002121E8"/>
    <w:rsid w:val="00257888"/>
    <w:rsid w:val="00270AD8"/>
    <w:rsid w:val="00294F3B"/>
    <w:rsid w:val="002D146D"/>
    <w:rsid w:val="002E62FB"/>
    <w:rsid w:val="00320B4B"/>
    <w:rsid w:val="00333CAB"/>
    <w:rsid w:val="003968F9"/>
    <w:rsid w:val="003C67ED"/>
    <w:rsid w:val="003F1E08"/>
    <w:rsid w:val="003F6584"/>
    <w:rsid w:val="00437AF3"/>
    <w:rsid w:val="0046478B"/>
    <w:rsid w:val="004B1891"/>
    <w:rsid w:val="004C7B4D"/>
    <w:rsid w:val="004F0D0B"/>
    <w:rsid w:val="00522FE8"/>
    <w:rsid w:val="00562DC0"/>
    <w:rsid w:val="00581D40"/>
    <w:rsid w:val="005974FF"/>
    <w:rsid w:val="005A6320"/>
    <w:rsid w:val="005C679C"/>
    <w:rsid w:val="00630A0D"/>
    <w:rsid w:val="0069654C"/>
    <w:rsid w:val="006B077D"/>
    <w:rsid w:val="006B3000"/>
    <w:rsid w:val="006D1E01"/>
    <w:rsid w:val="006E2532"/>
    <w:rsid w:val="00717B60"/>
    <w:rsid w:val="00726CCD"/>
    <w:rsid w:val="007409A0"/>
    <w:rsid w:val="0074793B"/>
    <w:rsid w:val="00761822"/>
    <w:rsid w:val="0076693D"/>
    <w:rsid w:val="00770A2B"/>
    <w:rsid w:val="00795406"/>
    <w:rsid w:val="007B180A"/>
    <w:rsid w:val="007C3890"/>
    <w:rsid w:val="00802B99"/>
    <w:rsid w:val="00816D50"/>
    <w:rsid w:val="008278DC"/>
    <w:rsid w:val="008619C9"/>
    <w:rsid w:val="008F62AD"/>
    <w:rsid w:val="009172CF"/>
    <w:rsid w:val="00920C7E"/>
    <w:rsid w:val="009323EC"/>
    <w:rsid w:val="00932A45"/>
    <w:rsid w:val="00932A85"/>
    <w:rsid w:val="0095025F"/>
    <w:rsid w:val="0097501C"/>
    <w:rsid w:val="009A3494"/>
    <w:rsid w:val="009A4755"/>
    <w:rsid w:val="009E3018"/>
    <w:rsid w:val="009F03D4"/>
    <w:rsid w:val="009F7922"/>
    <w:rsid w:val="00A43161"/>
    <w:rsid w:val="00B3658D"/>
    <w:rsid w:val="00B512C1"/>
    <w:rsid w:val="00BC6382"/>
    <w:rsid w:val="00BC64E2"/>
    <w:rsid w:val="00C30915"/>
    <w:rsid w:val="00C54FA5"/>
    <w:rsid w:val="00C66E55"/>
    <w:rsid w:val="00CC36D0"/>
    <w:rsid w:val="00CE0659"/>
    <w:rsid w:val="00CE2719"/>
    <w:rsid w:val="00D47AA6"/>
    <w:rsid w:val="00D509CA"/>
    <w:rsid w:val="00D66EC0"/>
    <w:rsid w:val="00DE7A14"/>
    <w:rsid w:val="00DF7BF4"/>
    <w:rsid w:val="00E02692"/>
    <w:rsid w:val="00E1542C"/>
    <w:rsid w:val="00E50792"/>
    <w:rsid w:val="00E55C8D"/>
    <w:rsid w:val="00E9128B"/>
    <w:rsid w:val="00EE3F81"/>
    <w:rsid w:val="00F61C46"/>
    <w:rsid w:val="00F72C1C"/>
    <w:rsid w:val="00F9446A"/>
    <w:rsid w:val="00F96133"/>
    <w:rsid w:val="00FD74A8"/>
    <w:rsid w:val="00FE78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64C8197"/>
  <w15:chartTrackingRefBased/>
  <w15:docId w15:val="{2D0D352D-CE9E-9C45-9B7E-D942EF749D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C679C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C679C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4</Words>
  <Characters>708</Characters>
  <Application>Microsoft Office Word</Application>
  <DocSecurity>0</DocSecurity>
  <Lines>5</Lines>
  <Paragraphs>1</Paragraphs>
  <ScaleCrop>false</ScaleCrop>
  <Company/>
  <LinksUpToDate>false</LinksUpToDate>
  <CharactersWithSpaces>8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pte, M.B.B.S., D.Phil., Suneel</dc:creator>
  <cp:keywords/>
  <dc:description/>
  <cp:lastModifiedBy>Apte, M.B.B.S., D.Phil., Suneel</cp:lastModifiedBy>
  <cp:revision>1</cp:revision>
  <dcterms:created xsi:type="dcterms:W3CDTF">2022-03-30T22:39:00Z</dcterms:created>
  <dcterms:modified xsi:type="dcterms:W3CDTF">2022-03-30T22:39:00Z</dcterms:modified>
</cp:coreProperties>
</file>